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E53EF" w:rsidRDefault="00A4470B">
      <w:pPr>
        <w:rPr>
          <w:b/>
        </w:rPr>
      </w:pPr>
      <w:r>
        <w:rPr>
          <w:b/>
        </w:rPr>
        <w:t>Ph.D. Dissertation Proposal: Paul Mendoza</w:t>
      </w:r>
    </w:p>
    <w:p w:rsidR="003E53EF" w:rsidRDefault="003E53EF">
      <w:pPr>
        <w:rPr>
          <w:b/>
        </w:rPr>
      </w:pPr>
    </w:p>
    <w:p w:rsidR="003E53EF" w:rsidRDefault="00A4470B">
      <w:r>
        <w:rPr>
          <w:b/>
        </w:rPr>
        <w:t xml:space="preserve">Dissertation Title: </w:t>
      </w:r>
      <w:r>
        <w:t>Experimental Characterization of Pu Separation by PUREX Process on a Low-</w:t>
      </w:r>
      <w:proofErr w:type="spellStart"/>
      <w:r>
        <w:t>Burnup</w:t>
      </w:r>
      <w:proofErr w:type="spellEnd"/>
      <w:r>
        <w:t>, Pseudo-Fast-Neutron Irradiated DUO</w:t>
      </w:r>
      <w:r>
        <w:rPr>
          <w:vertAlign w:val="subscript"/>
        </w:rPr>
        <w:t>2</w:t>
      </w:r>
      <w:r>
        <w:t xml:space="preserve"> for Product Decontamination Factors and Nuclear Forensics</w:t>
      </w:r>
    </w:p>
    <w:p w:rsidR="003E53EF" w:rsidRDefault="003E53EF"/>
    <w:p w:rsidR="003E53EF" w:rsidRDefault="00A4470B">
      <w:pPr>
        <w:pStyle w:val="ListParagraph"/>
        <w:numPr>
          <w:ilvl w:val="0"/>
          <w:numId w:val="2"/>
        </w:numPr>
      </w:pPr>
      <w:r>
        <w:rPr>
          <w:b/>
          <w:sz w:val="32"/>
          <w:szCs w:val="32"/>
        </w:rPr>
        <w:t>Introduction</w:t>
      </w:r>
    </w:p>
    <w:p w:rsidR="003E53EF" w:rsidRDefault="00A4470B">
      <w:pPr>
        <w:ind w:firstLine="360"/>
      </w:pPr>
      <w:r>
        <w:t xml:space="preserve">In </w:t>
      </w:r>
      <w:r>
        <w:t>the wake of the Iran deal, North Korea’s pursuit of nuclear weapons, and the onset of the Islamic State of Iraq and Syria, nuclear proliferation concerns remain relevant. A nonproliferation focal point is the control and accounting of weapons usable materi</w:t>
      </w:r>
      <w:r>
        <w:t>al. These safeguards have been the responsibility of the International Atomic Energy Agency with the goal of promoting the safe and peaceful use of nuclear technologies</w:t>
      </w:r>
      <w:r>
        <w:fldChar w:fldCharType="begin"/>
      </w:r>
      <w:r>
        <w:instrText>ADDIN EN.CITE &lt;EndNote&gt;&lt;Cite&gt;&lt;Author&gt;Fischer&lt;/Author&gt;&lt;Year&gt;1997&lt;/Year&gt;&lt;RecNum&gt;214&lt;/RecNu</w:instrText>
      </w:r>
      <w:r>
        <w:instrText>m&gt;&lt;DisplayText&gt;&lt;style face="superscript"&gt;1&lt;/style&gt;&lt;/DisplayText&gt;&lt;record&gt;&lt;rec-number&gt;214&lt;/rec-number&gt;&lt;foreign-keys&gt;&lt;key app="EN" db-id="r9aesfrsp2ptvlea59iv099m20xv22avsvvv" timestamp="1473781403"&gt;214&lt;/key&gt;&lt;/foreign-keys&gt;&lt;ref-type name="Journal Article"&gt;17&lt;</w:instrText>
      </w:r>
      <w:r>
        <w:instrTex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w:instrText>
      </w:r>
      <w:r>
        <w:instrText>EndNote&gt;</w:instrText>
      </w:r>
      <w:r>
        <w:fldChar w:fldCharType="separate"/>
      </w:r>
      <w:bookmarkStart w:id="0" w:name="__Fieldmark__18_518042817"/>
      <w:r>
        <w:rPr>
          <w:vertAlign w:val="superscript"/>
        </w:rPr>
        <w:t>1</w:t>
      </w:r>
      <w:bookmarkStart w:id="1" w:name="__Fieldmark__30_1176042200"/>
      <w:r>
        <w:fldChar w:fldCharType="end"/>
      </w:r>
      <w:bookmarkEnd w:id="0"/>
      <w:bookmarkEnd w:id="1"/>
      <w:r>
        <w:t>. Although these efforts, backed by an “atoms for peace” mentality and the treaty on the non-proliferation of nuclear weapons, have hindered the development of weapons in some states</w:t>
      </w:r>
      <w:r>
        <w:fldChar w:fldCharType="begin"/>
      </w:r>
      <w:r>
        <w:instrText>ADDIN EN.CITE &lt;EndNote&gt;&lt;Cite&gt;&lt;Author&gt;Mozley&lt;/Author&gt;&lt;Year&gt;1998</w:instrText>
      </w:r>
      <w:r>
        <w:instrText>&lt;/Year&gt;&lt;RecNum&gt;215&lt;/RecNum&gt;&lt;DisplayText&gt;&lt;style face="superscript"&gt;2&lt;/style&gt;&lt;/DisplayText&gt;&lt;record&gt;&lt;rec-number&gt;215&lt;/rec-number&gt;&lt;foreign-keys&gt;&lt;key app="EN" db-id="r9aesfrsp2ptvlea59iv099m20xv22avsvvv" timestamp="1473790509"&gt;215&lt;/key&gt;&lt;/foreign-keys&gt;&lt;ref-type n</w:instrText>
      </w:r>
      <w:r>
        <w:instrText>ame="Book"&gt;6&lt;/ref-type&gt;&lt;contributors&gt;&lt;authors&gt;&lt;author&gt;Mozley, Robert&lt;/author&gt;&lt;/authors&gt;&lt;/contributors&gt;&lt;titles&gt;&lt;title&gt;The Politics and Technology of Nuclear Proliferation&lt;/title&gt;&lt;/titles&gt;&lt;section&gt;187-188&lt;/section&gt;&lt;dates&gt;&lt;year&gt;1998&lt;/year&gt;&lt;/dates&gt;&lt;publisher&gt;U</w:instrText>
      </w:r>
      <w:r>
        <w:instrText>niversity of Washington Press&lt;/publisher&gt;&lt;isbn&gt;0295802537&lt;/isbn&gt;&lt;urls&gt;&lt;/urls&gt;&lt;/record&gt;&lt;/Cite&gt;&lt;/EndNote&gt;</w:instrText>
      </w:r>
      <w:r>
        <w:fldChar w:fldCharType="separate"/>
      </w:r>
      <w:bookmarkStart w:id="2" w:name="__Fieldmark__25_518042817"/>
      <w:r>
        <w:rPr>
          <w:vertAlign w:val="superscript"/>
        </w:rPr>
        <w:t>2</w:t>
      </w:r>
      <w:bookmarkStart w:id="3" w:name="__Fieldmark__39_1176042200"/>
      <w:r>
        <w:fldChar w:fldCharType="end"/>
      </w:r>
      <w:bookmarkEnd w:id="2"/>
      <w:bookmarkEnd w:id="3"/>
      <w:r>
        <w:t>, efforts beyond safeguards prevention are necessary due to “the awful arithmetic of the atomic bomb”</w:t>
      </w:r>
      <w:r>
        <w:fldChar w:fldCharType="begin"/>
      </w:r>
      <w:r>
        <w:instrText>ADDIN EN.CITE &lt;EndNote&gt;&lt;Cite&gt;&lt;Author&gt;Eisenhower&lt;</w:instrText>
      </w:r>
      <w:r>
        <w:instrText>/Author&gt;&lt;Year&gt;1953&lt;/Year&gt;&lt;RecNum&gt;212&lt;/RecNum&gt;&lt;DisplayText&gt;&lt;style face="superscript"&gt;3&lt;/style&gt;&lt;/DisplayText&gt;&lt;record&gt;&lt;rec-number&gt;212&lt;/rec-number&gt;&lt;foreign-keys&gt;&lt;key app="EN" db-id="r9aesfrsp2ptvlea59iv099m20xv22avsvvv" timestamp="1473717207"&gt;212&lt;/key&gt;&lt;/foreig</w:instrText>
      </w:r>
      <w:r>
        <w:instrText>n-keys&gt;&lt;ref-type name="Journal Article"&gt;17&lt;/ref-type&gt;&lt;contributors&gt;&lt;authors&gt;&lt;author&gt;Eisenhower, Dwight D&lt;/author&gt;&lt;/authors&gt;&lt;/contributors&gt;&lt;titles&gt;&lt;title&gt;Atoms for Peace speech&lt;/title&gt;&lt;secondary-title&gt;Voices of Democracy&lt;/secondary-title&gt;&lt;/titles&gt;&lt;periodica</w:instrText>
      </w:r>
      <w:r>
        <w:instrText>l&gt;&lt;full-title&gt;Voices of Democracy&lt;/full-title&gt;&lt;/periodical&gt;&lt;dates&gt;&lt;year&gt;1953&lt;/year&gt;&lt;/dates&gt;&lt;urls&gt;&lt;/urls&gt;&lt;/record&gt;&lt;/Cite&gt;&lt;/EndNote&gt;</w:instrText>
      </w:r>
      <w:r>
        <w:fldChar w:fldCharType="separate"/>
      </w:r>
      <w:bookmarkStart w:id="4" w:name="__Fieldmark__32_518042817"/>
      <w:r>
        <w:rPr>
          <w:vertAlign w:val="superscript"/>
        </w:rPr>
        <w:t>3</w:t>
      </w:r>
      <w:bookmarkStart w:id="5" w:name="__Fieldmark__46_1176042200"/>
      <w:r>
        <w:fldChar w:fldCharType="end"/>
      </w:r>
      <w:bookmarkEnd w:id="4"/>
      <w:bookmarkEnd w:id="5"/>
      <w:r>
        <w:t>.  An effort, some steps after, and potentially outside of, safeguards, but before detonation, is interdicted material ori</w:t>
      </w:r>
      <w:r>
        <w:t>gin attribution.</w:t>
      </w:r>
    </w:p>
    <w:p w:rsidR="003E53EF" w:rsidRDefault="00A4470B">
      <w:pPr>
        <w:ind w:firstLine="360"/>
      </w:pPr>
      <w:r>
        <w:t xml:space="preserve">Material origin attribution, in this context, applies to deducing history of nuclear material, </w:t>
      </w:r>
      <w:proofErr w:type="gramStart"/>
      <w:r>
        <w:t>specifically</w:t>
      </w:r>
      <w:proofErr w:type="gramEnd"/>
      <w:r>
        <w:t xml:space="preserve"> weapons usable material. The importance and time sensitivity of which, varies widely in different circumstances, but is fundamental</w:t>
      </w:r>
      <w:r>
        <w:t xml:space="preserve">ly an inverse problem, which are more difficult to solve. </w:t>
      </w:r>
    </w:p>
    <w:p w:rsidR="003E53EF" w:rsidRDefault="00A4470B">
      <w:pPr>
        <w:ind w:firstLine="360"/>
      </w:pPr>
      <w:r>
        <w:t>For example, if a purified sample of plutonium were interdicted at a border between states, information from a wide variety of sources will be used to determine a likely hypothesis for where the sa</w:t>
      </w:r>
      <w:r>
        <w:t>mple came from. This hypothesis, is an informed, studied, and tested conclusion, but is only one possible explanation for the history of the sample.</w:t>
      </w:r>
    </w:p>
    <w:p w:rsidR="003E53EF" w:rsidRDefault="00A4470B">
      <w:pPr>
        <w:ind w:firstLine="360"/>
      </w:pPr>
      <w:r>
        <w:lastRenderedPageBreak/>
        <w:t xml:space="preserve">The point is not to say that this exercise is </w:t>
      </w:r>
      <w:proofErr w:type="spellStart"/>
      <w:r>
        <w:t>hevel</w:t>
      </w:r>
      <w:proofErr w:type="spellEnd"/>
      <w:r>
        <w:t xml:space="preserve">, but difficult and multi-layered. Multi-layered in the </w:t>
      </w:r>
      <w:r>
        <w:t>sense that there are many different sources of information and an infinite realm of possibility for hypothesis. This study proposes to provide another source of information for this complex problem coupled with an analysis of the range of applicability for</w:t>
      </w:r>
      <w:r>
        <w:t xml:space="preserve"> this source of information.</w:t>
      </w:r>
    </w:p>
    <w:p w:rsidR="003E53EF" w:rsidRDefault="003E53EF">
      <w:pPr>
        <w:ind w:firstLine="360"/>
      </w:pPr>
    </w:p>
    <w:p w:rsidR="003E53EF" w:rsidRDefault="00A4470B">
      <w:pPr>
        <w:ind w:firstLine="360"/>
      </w:pPr>
      <w:r>
        <w:t xml:space="preserve"> Previously, computational studies have indicated that analysis of contaminants in Plutonium Uranium Recovery by Extraction (PUREX) processed plutonium could give indications of material origins.</w:t>
      </w:r>
      <w:r>
        <w:fldChar w:fldCharType="begin"/>
      </w:r>
      <w:r>
        <w:instrText>ADDIN EN.CITE &lt;EndNote&gt;&lt;Cite&gt;&lt;A</w:instrText>
      </w:r>
      <w:r>
        <w:instrText>uthor&gt;Chirayath&lt;/Author&gt;&lt;Year&gt;2015&lt;/Year&gt;&lt;RecNum&gt;176&lt;/RecNum&gt;&lt;DisplayText&gt;&lt;style face="superscript"&gt;4&lt;/style&gt;&lt;/DisplayText&gt;&lt;record&gt;&lt;rec-number&gt;176&lt;/rec-number&gt;&lt;foreign-keys&gt;&lt;key app="EN" db-id="r9aesfrsp2ptvlea59iv099m20xv22avsvvv" timestamp="1455681070"&gt;1</w:instrText>
      </w:r>
      <w:r>
        <w:instrText>76&lt;/key&gt;&lt;/foreign-keys&gt;&lt;ref-type name="Journal Article"&gt;17&lt;/ref-type&gt;&lt;contributors&gt;&lt;authors&gt;&lt;author&gt;Chirayath, Sunil S.&lt;/author&gt;&lt;author&gt;Osborn, Jeremy M.&lt;/author&gt;&lt;author&gt;Coles, Taylor M.&lt;/author&gt;&lt;/authors&gt;&lt;/contributors&gt;&lt;titles&gt;&lt;title&gt;Trace Fission Product</w:instrText>
      </w:r>
      <w:r>
        <w:instrText xml:space="preserve"> Ratios for Nuclear Forensics Attribution of Weapons-Grade Plutonium from Fast and Thermal Reactors&lt;/title&gt;&lt;secondary-title&gt;Science &amp;amp; Global Security&lt;/secondary-title&gt;&lt;/titles&gt;&lt;periodical&gt;&lt;full-title&gt;Science &amp;amp; Global Security&lt;/full-title&gt;&lt;/periodic</w:instrText>
      </w:r>
      <w:r>
        <w:instrText>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w:instrText>
      </w:r>
      <w:r>
        <w:instrText>ERRORISM&lt;/keyword&gt;&lt;/keywords&gt;&lt;dates&gt;&lt;year&gt;2015&lt;/year&gt;&lt;pub-dates&gt;&lt;date&gt;01//Jan-Apr2015&lt;/date&gt;&lt;/pub-dates&gt;&lt;/dates&gt;&lt;isbn&gt;08929882&lt;/isbn&gt;&lt;accession-num&gt;101449802&lt;/accession-num&gt;&lt;work-type&gt;Article&lt;/work-type&gt;&lt;urls&gt;&lt;related-urls&gt;&lt;url&gt;http://lib-ezproxy.tamu.edu:</w:instrText>
      </w:r>
      <w:r>
        <w:instrText>2048/login?url=http://search.ebscohost.com/login.aspx?direct=true&amp;amp;db=tsh&amp;amp;AN=101449802&amp;amp;site=eds-live&lt;/url&gt;&lt;/related-urls&gt;&lt;/urls&gt;&lt;electronic-resource-num&gt;10.1080/08929882.2015.996079&lt;/electronic-resource-num&gt;&lt;remote-database-name&gt;tsh&lt;/remote-data</w:instrText>
      </w:r>
      <w:r>
        <w:instrText>base-name&gt;&lt;remote-database-provider&gt;EBSCOhost&lt;/remote-database-provider&gt;&lt;/record&gt;&lt;/Cite&gt;&lt;/EndNote&gt;</w:instrText>
      </w:r>
      <w:r>
        <w:fldChar w:fldCharType="separate"/>
      </w:r>
      <w:bookmarkStart w:id="6" w:name="__Fieldmark__49_518042817"/>
      <w:r>
        <w:rPr>
          <w:vertAlign w:val="superscript"/>
        </w:rPr>
        <w:t>4</w:t>
      </w:r>
      <w:bookmarkStart w:id="7" w:name="__Fieldmark__59_1176042200"/>
      <w:r>
        <w:fldChar w:fldCharType="end"/>
      </w:r>
      <w:bookmarkEnd w:id="6"/>
      <w:bookmarkEnd w:id="7"/>
      <w:r>
        <w:t xml:space="preserve"> Unlike enrichment of U</w:t>
      </w:r>
      <w:r>
        <w:rPr>
          <w:vertAlign w:val="superscript"/>
        </w:rPr>
        <w:t>235</w:t>
      </w:r>
      <w:r>
        <w:t>, Pu</w:t>
      </w:r>
      <w:r>
        <w:rPr>
          <w:vertAlign w:val="superscript"/>
        </w:rPr>
        <w:t>239</w:t>
      </w:r>
      <w:r>
        <w:t xml:space="preserve"> “enrichment” involves neutron irradiation, which introduces radioactive fission products and hence, purification by some</w:t>
      </w:r>
      <w:r>
        <w:t xml:space="preserve"> means. Purification by PUREX is most common for low enriched uranium fuel</w:t>
      </w:r>
      <w:r>
        <w:fldChar w:fldCharType="begin"/>
      </w:r>
      <w:r>
        <w:instrText>ADDIN EN.CITE &lt;EndNote&gt;&lt;Cite&gt;&lt;Author&gt;Benedict&lt;/Author&gt;&lt;Year&gt;1982&lt;/Year&gt;&lt;RecNum&gt;116&lt;/RecNum&gt;&lt;DisplayText&gt;&lt;style face="superscript"&gt;5&lt;/style&gt;&lt;/DisplayText&gt;&lt;record&gt;&lt;rec-number&gt;116&lt;/rec-</w:instrText>
      </w:r>
      <w:r>
        <w:instrText>number&gt;&lt;foreign-keys&gt;&lt;key app="EN" db-id="r9aesfrsp2ptvlea59iv099m20xv22avsvvv" timestamp="1424122035"&gt;116&lt;/key&gt;&lt;/foreign-keys&gt;&lt;ref-type name="Book"&gt;6&lt;/ref-type&gt;&lt;contributors&gt;&lt;authors&gt;&lt;author&gt;Benedict, M.&lt;/author&gt;&lt;author&gt;Levi, H.&lt;/author&gt;&lt;author&gt;Pigford, T</w:instrText>
      </w:r>
      <w:r>
        <w:instrText>.&lt;/author&gt;&lt;/authors&gt;&lt;/contributors&gt;&lt;titles&gt;&lt;title&gt;Nuclear chemical engineering&lt;/title&gt;&lt;secondary-title&gt;Nucl. Sci. Eng.&lt;/secondary-title&gt;&lt;/titles&gt;&lt;periodical&gt;&lt;full-title&gt;Nucl. Sci. Eng.&lt;/full-title&gt;&lt;/periodical&gt;&lt;volume&gt;82&lt;/volume&gt;&lt;number&gt;4&lt;/number&gt;&lt;edition&gt;</w:instrText>
      </w:r>
      <w:r>
        <w:instrText>2nd&lt;/edition&gt;&lt;section&gt;477&lt;/section&gt;&lt;keywords&gt;&lt;keyword&gt;Radiation Chemistry, Radiochemistry, And Nuclear Chemistry&lt;/keyword&gt;&lt;keyword&gt;Nuclear Fuel Cycle And Fuel Materialsnuclear Chemistry&lt;/keyword&gt;&lt;keyword&gt;Reviews&lt;/keyword&gt;&lt;keyword&gt;Uses&lt;/keyword&gt;&lt;keyword&gt;Act</w:instrText>
      </w:r>
      <w:r>
        <w:instrTex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w:instrText>
      </w:r>
      <w:r>
        <w:instrTex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w:instrText>
      </w:r>
      <w:r>
        <w:instrText>ts&lt;/keyword&gt;&lt;keyword&gt;Waste Management&lt;/keyword&gt;&lt;/keywords&gt;&lt;dates&gt;&lt;year&gt;1982&lt;/year&gt;&lt;/dates&gt;&lt;publisher&gt;McGraw-Hill Pulishing&lt;/publisher&gt;&lt;urls&gt;&lt;/urls&gt;&lt;/record&gt;&lt;/Cite&gt;&lt;/EndNote&gt;</w:instrText>
      </w:r>
      <w:r>
        <w:fldChar w:fldCharType="separate"/>
      </w:r>
      <w:bookmarkStart w:id="8" w:name="__Fieldmark__60_518042817"/>
      <w:r>
        <w:rPr>
          <w:vertAlign w:val="superscript"/>
        </w:rPr>
        <w:t>5</w:t>
      </w:r>
      <w:bookmarkStart w:id="9" w:name="__Fieldmark__75_1176042200"/>
      <w:r>
        <w:fldChar w:fldCharType="end"/>
      </w:r>
      <w:bookmarkEnd w:id="8"/>
      <w:bookmarkEnd w:id="9"/>
      <w:r>
        <w:t xml:space="preserve"> - important because U</w:t>
      </w:r>
      <w:r>
        <w:rPr>
          <w:vertAlign w:val="superscript"/>
        </w:rPr>
        <w:t>238</w:t>
      </w:r>
      <w:r>
        <w:t xml:space="preserve"> converts to Pu</w:t>
      </w:r>
      <w:r>
        <w:rPr>
          <w:vertAlign w:val="superscript"/>
        </w:rPr>
        <w:t>239</w:t>
      </w:r>
      <w:r>
        <w:t xml:space="preserve"> upon neutron capture. Material attr</w:t>
      </w:r>
      <w:r>
        <w:t xml:space="preserve">ibution is complicated by purification due to varying and unknown elemental decontamination factors (DFs, a measure of purification) for different PUREX procedures. </w:t>
      </w:r>
    </w:p>
    <w:p w:rsidR="003E53EF" w:rsidRDefault="00A4470B">
      <w:pPr>
        <w:ind w:firstLine="360"/>
      </w:pPr>
      <w:r>
        <w:t>The problem of attribution for unpurified material has been previously studied</w:t>
      </w:r>
      <w:r>
        <w:fldChar w:fldCharType="begin"/>
      </w:r>
      <w:r>
        <w:instrText>ADDIN EN.CIT</w:instrText>
      </w:r>
      <w:r>
        <w:instrText>E.DATA</w:instrText>
      </w:r>
      <w:r>
        <w:fldChar w:fldCharType="separate"/>
      </w:r>
      <w:bookmarkStart w:id="10" w:name="__Fieldmark__77_518042817"/>
      <w:r>
        <w:rPr>
          <w:vertAlign w:val="superscript"/>
        </w:rPr>
        <w:t>4</w:t>
      </w:r>
      <w:bookmarkStart w:id="11" w:name="__Fieldmark__98_1176042200"/>
      <w:r>
        <w:rPr>
          <w:vertAlign w:val="superscript"/>
        </w:rPr>
        <w:t>, 6, 7</w:t>
      </w:r>
      <w:r>
        <w:fldChar w:fldCharType="end"/>
      </w:r>
      <w:bookmarkStart w:id="12" w:name="__Fieldmark__99_1176042200"/>
      <w:bookmarkEnd w:id="10"/>
      <w:bookmarkEnd w:id="11"/>
      <w:bookmarkEnd w:id="12"/>
      <w:r>
        <w:t xml:space="preserve">, ideally, if elemental DFs for interdicted plutonium were determined, then these previous methodologies could be used to narrow material origins by applying these correction factors, assuming DFs for different isotopes of the same element </w:t>
      </w:r>
      <w:r>
        <w:t xml:space="preserve">are equal. </w:t>
      </w:r>
    </w:p>
    <w:p w:rsidR="003E53EF" w:rsidRDefault="00A4470B">
      <w:r>
        <w:t xml:space="preserve"> </w:t>
      </w:r>
    </w:p>
    <w:p w:rsidR="003E53EF" w:rsidRDefault="00A4470B">
      <w:pPr>
        <w:pStyle w:val="ListParagraph"/>
        <w:numPr>
          <w:ilvl w:val="0"/>
          <w:numId w:val="2"/>
        </w:numPr>
        <w:rPr>
          <w:b/>
          <w:sz w:val="32"/>
          <w:szCs w:val="32"/>
        </w:rPr>
      </w:pPr>
      <w:r>
        <w:rPr>
          <w:b/>
          <w:sz w:val="32"/>
          <w:szCs w:val="32"/>
        </w:rPr>
        <w:t>Objectives</w:t>
      </w:r>
    </w:p>
    <w:p w:rsidR="003E53EF" w:rsidRDefault="00A4470B">
      <w:pPr>
        <w:ind w:firstLine="360"/>
      </w:pPr>
      <w:r>
        <w:t xml:space="preserve">The objective of this research is to determine DFs and distribution coefficients (DCs, the ratio of concentrations between organic and aqueous phases) for a developed </w:t>
      </w:r>
      <w:proofErr w:type="spellStart"/>
      <w:r>
        <w:t>benchtop</w:t>
      </w:r>
      <w:proofErr w:type="spellEnd"/>
      <w:r>
        <w:t xml:space="preserve"> scale PUREX process for important attribution elements </w:t>
      </w:r>
      <w:r>
        <w:t xml:space="preserve">noted in previous research (Cs, </w:t>
      </w:r>
      <w:proofErr w:type="spellStart"/>
      <w:r>
        <w:t>Eu</w:t>
      </w:r>
      <w:proofErr w:type="spellEnd"/>
      <w:r>
        <w:t xml:space="preserve">, </w:t>
      </w:r>
      <w:proofErr w:type="spellStart"/>
      <w:r>
        <w:t>Rb</w:t>
      </w:r>
      <w:proofErr w:type="spellEnd"/>
      <w:r>
        <w:t xml:space="preserve">, </w:t>
      </w:r>
      <w:proofErr w:type="spellStart"/>
      <w:r>
        <w:t>Sr</w:t>
      </w:r>
      <w:proofErr w:type="spellEnd"/>
      <w:r>
        <w:t xml:space="preserve">, </w:t>
      </w:r>
      <w:proofErr w:type="spellStart"/>
      <w:r>
        <w:t>Nd</w:t>
      </w:r>
      <w:proofErr w:type="spellEnd"/>
      <w:r>
        <w:t>, Pm, Sm, U, and Pu).</w:t>
      </w:r>
      <w:r>
        <w:fldChar w:fldCharType="begin"/>
      </w:r>
      <w:r>
        <w:instrText>ADDIN EN.CITE &lt;EndNote&gt;&lt;Cite&gt;&lt;Author&gt;Chirayath&lt;/Author&gt;&lt;Year&gt;2015&lt;/Year&gt;&lt;RecNum&gt;176&lt;/RecNum&gt;&lt;DisplayText&gt;&lt;style face="superscript"&gt;4&lt;/style&gt;&lt;/DisplayText&gt;&lt;record&gt;&lt;rec-number&gt;176&lt;/rec-number</w:instrText>
      </w:r>
      <w:r>
        <w:instrText>&gt;&lt;foreign-keys&gt;&lt;key app="EN" db-id="r9aesfrsp2ptvlea59iv099m20xv22avsvvv" timestamp="1455681070"&gt;176&lt;/key&gt;&lt;/foreign-keys&gt;&lt;ref-type name="Journal Article"&gt;17&lt;/ref-type&gt;&lt;contributors&gt;&lt;authors&gt;&lt;author&gt;Chirayath, Sunil S.&lt;/author&gt;&lt;author&gt;Osborn, Jeremy M.&lt;/aut</w:instrText>
      </w:r>
      <w:r>
        <w:instrText>hor&gt;&lt;author&gt;Coles, Taylor M.&lt;/author&gt;&lt;/authors&gt;&lt;/contributors&gt;&lt;titles&gt;&lt;title&gt;Trace Fission Product Ratios for Nuclear Forensics Attribution of Weapons-Grade Plutonium from Fast and Thermal Reactors&lt;/title&gt;&lt;secondary-title&gt;Science &amp;amp; Global Security&lt;/sec</w:instrText>
      </w:r>
      <w:r>
        <w:instrText>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w:instrText>
      </w:r>
      <w:r>
        <w:instrText>CTIVE substances&lt;/keyword&gt;&lt;keyword&gt;NUCLEAR fission&lt;/keyword&gt;&lt;keyword&gt;PLUTONIUM&lt;/keyword&gt;&lt;keyword&gt;TERRORISM&lt;/keyword&gt;&lt;/keywords&gt;&lt;dates&gt;&lt;year&gt;2015&lt;/year&gt;&lt;pub-dates&gt;&lt;date&gt;01//Jan-Apr2015&lt;/date&gt;&lt;/pub-dates&gt;&lt;/dates&gt;&lt;isbn&gt;08929882&lt;/isbn&gt;&lt;accession-num&gt;101449802&lt;</w:instrText>
      </w:r>
      <w:r>
        <w:instrText>/accession-num&gt;&lt;work-type&gt;Article&lt;/work-type&gt;&lt;urls&gt;&lt;related-urls&gt;&lt;url&gt;http://lib-ezproxy.tamu.edu:2048/login?url=http://search.ebscohost.com/login.aspx?direct=true&amp;amp;db=tsh&amp;amp;AN=101449802&amp;amp;site=eds-live&lt;/url&gt;&lt;/related-urls&gt;&lt;/urls&gt;&lt;electronic-resourc</w:instrText>
      </w:r>
      <w:r>
        <w:instrText>e-num&gt;10.1080/08929882.2015.996079&lt;/electronic-resource-num&gt;&lt;remote-database-name&gt;tsh&lt;/remote-database-name&gt;&lt;remote-database-provider&gt;EBSCOhost&lt;/remote-database-provider&gt;&lt;/record&gt;&lt;/Cite&gt;&lt;/EndNote&gt;</w:instrText>
      </w:r>
      <w:r>
        <w:fldChar w:fldCharType="separate"/>
      </w:r>
      <w:bookmarkStart w:id="13" w:name="__Fieldmark__91_518042817"/>
      <w:r>
        <w:rPr>
          <w:vertAlign w:val="superscript"/>
        </w:rPr>
        <w:t>4</w:t>
      </w:r>
      <w:bookmarkStart w:id="14" w:name="__Fieldmark__130_1176042200"/>
      <w:r>
        <w:fldChar w:fldCharType="end"/>
      </w:r>
      <w:bookmarkEnd w:id="13"/>
      <w:bookmarkEnd w:id="14"/>
      <w:r>
        <w:t xml:space="preserve"> Both DCs and DFs will be determined for this process so</w:t>
      </w:r>
      <w:r>
        <w:t xml:space="preserve"> that the two parameters will be experimentally connected to the specific PUREX process utilized. This establishment is </w:t>
      </w:r>
      <w:r>
        <w:lastRenderedPageBreak/>
        <w:t>important because mathematically, DC values, coupled with process information, can be used to calculate a reasonable estimate of a DF</w:t>
      </w:r>
      <w:r>
        <w:fldChar w:fldCharType="begin"/>
      </w:r>
      <w:r>
        <w:instrText>ADD</w:instrText>
      </w:r>
      <w:r>
        <w:instrText>IN EN.CITE.DATA</w:instrText>
      </w:r>
      <w:r>
        <w:fldChar w:fldCharType="separate"/>
      </w:r>
      <w:bookmarkStart w:id="15" w:name="__Fieldmark__98_518042817"/>
      <w:r>
        <w:rPr>
          <w:vertAlign w:val="superscript"/>
        </w:rPr>
        <w:t>8</w:t>
      </w:r>
      <w:bookmarkStart w:id="16" w:name="__Fieldmark__140_1176042200"/>
      <w:r>
        <w:rPr>
          <w:vertAlign w:val="superscript"/>
        </w:rPr>
        <w:t>-11</w:t>
      </w:r>
      <w:r>
        <w:fldChar w:fldCharType="end"/>
      </w:r>
      <w:bookmarkStart w:id="17" w:name="__Fieldmark__141_1176042200"/>
      <w:bookmarkEnd w:id="15"/>
      <w:bookmarkEnd w:id="16"/>
      <w:bookmarkEnd w:id="17"/>
      <w:r>
        <w:t xml:space="preserve">, but experimentally, </w:t>
      </w:r>
      <w:r w:rsidRPr="006C3FF0">
        <w:t>this connection has never been publicly discussed for the PUREX process</w:t>
      </w:r>
      <w:r>
        <w:t xml:space="preserve">. </w:t>
      </w:r>
    </w:p>
    <w:p w:rsidR="003E53EF" w:rsidRDefault="002A4561">
      <w:pPr>
        <w:ind w:firstLine="360"/>
      </w:pPr>
      <w:r>
        <w:t>T</w:t>
      </w:r>
      <w:r w:rsidR="00A4470B">
        <w:t>his is mostly due to complications in bridging the gap between controlled experiment and practice. Most reported numbers from ex</w:t>
      </w:r>
      <w:r w:rsidR="00A4470B">
        <w:t>periments are for steady state, equ</w:t>
      </w:r>
      <w:r w:rsidR="00BC63FD">
        <w:t>al contact volumes systems. Some p</w:t>
      </w:r>
      <w:r w:rsidR="00A4470B">
        <w:t xml:space="preserve">ractical reprocessing plants </w:t>
      </w:r>
      <w:r w:rsidR="00BC63FD">
        <w:t xml:space="preserve">designs (example: counter current) </w:t>
      </w:r>
      <w:r w:rsidR="00A4470B">
        <w:t>have constantly changing concentrations</w:t>
      </w:r>
      <w:r w:rsidR="006C3FF0">
        <w:t>, which</w:t>
      </w:r>
      <w:r w:rsidR="00A4470B">
        <w:t xml:space="preserve"> makes mathematically determining DFs</w:t>
      </w:r>
      <w:r w:rsidR="006C3FF0">
        <w:t xml:space="preserve"> from DCs</w:t>
      </w:r>
      <w:r w:rsidR="00A4470B">
        <w:t xml:space="preserve"> for systems </w:t>
      </w:r>
      <w:r w:rsidR="006C3FF0">
        <w:t>difficult. Usually</w:t>
      </w:r>
      <w:r w:rsidR="00A4470B">
        <w:t xml:space="preserve"> the</w:t>
      </w:r>
      <w:r w:rsidR="006C3FF0">
        <w:t xml:space="preserve"> DF </w:t>
      </w:r>
      <w:r w:rsidR="00A4470B">
        <w:t>measured</w:t>
      </w:r>
      <w:r w:rsidR="006C3FF0">
        <w:t xml:space="preserve"> from initial and final solutions and</w:t>
      </w:r>
      <w:r>
        <w:t xml:space="preserve"> reported.</w:t>
      </w:r>
    </w:p>
    <w:p w:rsidR="003E53EF" w:rsidRDefault="00A4470B">
      <w:pPr>
        <w:ind w:firstLine="360"/>
      </w:pPr>
      <w:r>
        <w:t xml:space="preserve">This above goal will be </w:t>
      </w:r>
      <w:r w:rsidR="006C3FF0">
        <w:t xml:space="preserve">met by analyzing mass, gamma, and alpha spectroscopic </w:t>
      </w:r>
      <w:r w:rsidR="002A4561">
        <w:t xml:space="preserve">results from </w:t>
      </w:r>
      <w:r w:rsidR="00AA7589">
        <w:t xml:space="preserve">the process steps of a </w:t>
      </w:r>
      <w:r w:rsidR="002A4561">
        <w:t xml:space="preserve">four extraction three back-extraction PUREX process run in triplicate. </w:t>
      </w:r>
      <w:r w:rsidR="00AA7589">
        <w:t>Each step of the process will be analyzed for DC values, and the overall process will be analyzed so that the DF value</w:t>
      </w:r>
      <w:r w:rsidR="00E40BF1">
        <w:t>s will be determined through initial and final solutions and</w:t>
      </w:r>
      <w:r w:rsidR="00AA7589">
        <w:t xml:space="preserve"> calculated through individual DCs.</w:t>
      </w:r>
    </w:p>
    <w:p w:rsidR="003E53EF" w:rsidRDefault="00A4470B">
      <w:pPr>
        <w:ind w:firstLine="360"/>
      </w:pPr>
      <w:r>
        <w:t xml:space="preserve">Further, </w:t>
      </w:r>
      <w:r w:rsidR="00AA7589">
        <w:t xml:space="preserve">in order to determine the applicability of utilizing </w:t>
      </w:r>
      <w:r>
        <w:t xml:space="preserve">this </w:t>
      </w:r>
      <w:r w:rsidR="00AA7589">
        <w:t>information for forensic purposes the uncertainty on two important calculations will be e</w:t>
      </w:r>
      <w:bookmarkStart w:id="18" w:name="_GoBack"/>
      <w:bookmarkEnd w:id="18"/>
      <w:r w:rsidR="00AA7589">
        <w:t>xp</w:t>
      </w:r>
      <w:r w:rsidR="00E40BF1">
        <w:t xml:space="preserve">lored. First, fuel composition calculations, have a myriad </w:t>
      </w:r>
      <w:r w:rsidR="00A73961">
        <w:t xml:space="preserve">of applications, </w:t>
      </w:r>
      <w:proofErr w:type="gramStart"/>
      <w:r w:rsidR="00A73961">
        <w:t xml:space="preserve">but </w:t>
      </w:r>
      <w:r w:rsidR="00AA7589">
        <w:t xml:space="preserve"> on</w:t>
      </w:r>
      <w:proofErr w:type="gramEnd"/>
      <w:r w:rsidR="00AA7589">
        <w:t xml:space="preserve"> the </w:t>
      </w:r>
      <w:r>
        <w:t xml:space="preserve">research purposes to determine the uncertainty in the production of these elements in a thermal system. </w:t>
      </w:r>
    </w:p>
    <w:p w:rsidR="003E53EF" w:rsidRDefault="00A4470B">
      <w:pPr>
        <w:pStyle w:val="ListParagraph"/>
        <w:numPr>
          <w:ilvl w:val="0"/>
          <w:numId w:val="2"/>
        </w:numPr>
        <w:rPr>
          <w:b/>
          <w:sz w:val="32"/>
          <w:szCs w:val="32"/>
        </w:rPr>
      </w:pPr>
      <w:r>
        <w:rPr>
          <w:b/>
          <w:sz w:val="32"/>
          <w:szCs w:val="32"/>
        </w:rPr>
        <w:t>Present Status of the Question</w:t>
      </w:r>
    </w:p>
    <w:p w:rsidR="003E53EF" w:rsidRDefault="00A4470B">
      <w:pPr>
        <w:ind w:firstLine="360"/>
      </w:pPr>
      <w:r>
        <w:t>Summarize your literature review. Wh</w:t>
      </w:r>
      <w:r>
        <w:t>at is the pertinent previous research in this field? Include citations.</w:t>
      </w:r>
    </w:p>
    <w:p w:rsidR="003E53EF" w:rsidRDefault="00A4470B">
      <w:pPr>
        <w:ind w:firstLine="360"/>
      </w:pPr>
      <w:r>
        <w:t>While DCs for the various process steps of PUREX have been previously reported, details about elemental DFs for PUREX cycles have been largely limited to the major activity contributor</w:t>
      </w:r>
      <w:r>
        <w:t xml:space="preserve">s, such as </w:t>
      </w:r>
      <w:r>
        <w:rPr>
          <w:vertAlign w:val="superscript"/>
        </w:rPr>
        <w:t>106</w:t>
      </w:r>
      <w:r>
        <w:t xml:space="preserve">Ru and </w:t>
      </w:r>
      <w:r>
        <w:rPr>
          <w:vertAlign w:val="superscript"/>
        </w:rPr>
        <w:t>95</w:t>
      </w:r>
      <w:r>
        <w:t>Zr</w:t>
      </w:r>
      <w:r>
        <w:fldChar w:fldCharType="begin"/>
      </w:r>
      <w:r>
        <w:instrText>ADDIN EN.CITE &lt;EndNote&gt;&lt;Cite&gt;&lt;Author&gt;Stoller&lt;/Author&gt;&lt;Year&gt;1961&lt;/Year&gt;&lt;RecNum&gt;127&lt;/RecNum&gt;&lt;DisplayText&gt;&lt;style face="superscript"&gt;12&lt;/style&gt;&lt;/DisplayText&gt;&lt;record&gt;&lt;rec-number&gt;127&lt;/rec-number&gt;&lt;foreign-keys&gt;&lt;key app="EN" db-id="r9aesfr</w:instrText>
      </w:r>
      <w:r>
        <w:instrText>sp2ptvlea59iv099m20xv22avsvvv" timestamp="1428507856"&gt;127&lt;/key&gt;&lt;/foreign-keys&gt;&lt;ref-type name="Journal Article"&gt;17&lt;/ref-type&gt;&lt;contributors&gt;&lt;authors&gt;&lt;author&gt;Stoller, SM&lt;/author&gt;&lt;author&gt;Richards, RB&lt;/author&gt;&lt;/authors&gt;&lt;/contributors&gt;&lt;titles&gt;&lt;title&gt;Reactor hand</w:instrText>
      </w:r>
      <w:r>
        <w:instrText>book, volume II, fuel reprocessing&lt;/title&gt;&lt;secondary-title&gt;Inter science Publishers, Inc., New York&lt;/secondary-title&gt;&lt;/titles&gt;&lt;periodical&gt;&lt;full-title&gt;Inter science Publishers, Inc., New York&lt;/full-title&gt;&lt;/periodical&gt;&lt;pages&gt;107-234&lt;/pages&gt;&lt;dates&gt;&lt;year&gt;1961&lt;</w:instrText>
      </w:r>
      <w:r>
        <w:instrText>/year&gt;&lt;/dates&gt;&lt;urls&gt;&lt;/urls&gt;&lt;/record&gt;&lt;/Cite&gt;&lt;/EndNote&gt;</w:instrText>
      </w:r>
      <w:r>
        <w:fldChar w:fldCharType="separate"/>
      </w:r>
      <w:bookmarkStart w:id="19" w:name="__Fieldmark__124_518042817"/>
      <w:r>
        <w:rPr>
          <w:vertAlign w:val="superscript"/>
        </w:rPr>
        <w:t>1</w:t>
      </w:r>
      <w:bookmarkStart w:id="20" w:name="__Fieldmark__168_1176042200"/>
      <w:r>
        <w:rPr>
          <w:vertAlign w:val="superscript"/>
        </w:rPr>
        <w:t>2</w:t>
      </w:r>
      <w:r>
        <w:fldChar w:fldCharType="end"/>
      </w:r>
      <w:bookmarkEnd w:id="19"/>
      <w:bookmarkEnd w:id="20"/>
      <w:r>
        <w:t>, or the heavy metal elements (</w:t>
      </w:r>
      <w:proofErr w:type="spellStart"/>
      <w:r>
        <w:t>Th</w:t>
      </w:r>
      <w:proofErr w:type="spellEnd"/>
      <w:r>
        <w:t>, U, Pu)</w:t>
      </w:r>
      <w:r>
        <w:fldChar w:fldCharType="begin"/>
      </w:r>
      <w:r>
        <w:instrText>ADDIN EN.CITE &lt;EndNote&gt;&lt;Cite&gt;&lt;Author&gt;Siddall&lt;/Author&gt;&lt;Year&gt;1957&lt;/Year&gt;&lt;RecNum&gt;208&lt;/RecNum&gt;&lt;DisplayText&gt;&lt;style face="superscript"&gt;13&lt;/style&gt;&lt;/DisplayText&gt;&lt;rec</w:instrText>
      </w:r>
      <w:r>
        <w:instrText>ord&gt;&lt;rec-number&gt;208&lt;/rec-number&gt;&lt;foreign-keys&gt;&lt;key app="EN" db-id="r9aesfrsp2ptvlea59iv099m20xv22avsvvv" timestamp="1461726942"&gt;208&lt;/key&gt;&lt;/foreign-keys&gt;&lt;ref-type name="Book"&gt;6&lt;/ref-type&gt;&lt;contributors&gt;&lt;authors&gt;&lt;author&gt;Siddall, Thomas H.&lt;/author&gt;&lt;author&gt;Prou</w:instrText>
      </w:r>
      <w:r>
        <w:instrText>t, W. E.&lt;/author&gt;&lt;author&gt;Parker, Sidney G.&lt;/author&gt;&lt;author&gt;U. S. Atomic Energy Commission&lt;/author&gt;&lt;author&gt;Savannah River, Laboratory&lt;/author&gt;&lt;author&gt;E. I. du Pont de Nemours&lt;/author&gt;&lt;author&gt;Company,&lt;/author&gt;&lt;/authors&gt;&lt;/contributors&gt;&lt;titles&gt;&lt;title&gt;Equilibri</w:instrText>
      </w:r>
      <w:r>
        <w:instrText>um distribution data for purex and similar extraction processes&lt;/title&gt;&lt;secondary-title&gt;DP ; 53&lt;/secondary-title&gt;&lt;/titles&gt;&lt;pages&gt;27 p.&lt;/pages&gt;&lt;number&gt;27 p.&lt;/number&gt;&lt;keywords&gt;&lt;keyword&gt;Reactor fuel reprocessing.&lt;/keyword&gt;&lt;keyword&gt;Extraction (Chemistry)&lt;/keyw</w:instrText>
      </w:r>
      <w:r>
        <w:instrText>ord&gt;&lt;/keywords&gt;&lt;dates&gt;&lt;year&gt;1957&lt;/year&gt;&lt;/dates&gt;&lt;publisher&gt;E.I. du Pont de Nemours &amp;amp; Co., Explosives Dept., Atomic Energy Division, Technical Division, Savannah River Laboratory&lt;/publisher&gt;&lt;urls&gt;&lt;related-urls&gt;&lt;url&gt;//catalog.hathitrust.org/Record/1003924</w:instrText>
      </w:r>
      <w:r>
        <w:instrText>61&lt;/url&gt;&lt;url&gt;http://hdl.handle.net/2027/mdp.39015086424887&lt;/url&gt;&lt;/related-urls&gt;&lt;/urls&gt;&lt;/record&gt;&lt;/Cite&gt;&lt;/EndNote&gt;</w:instrText>
      </w:r>
      <w:r>
        <w:fldChar w:fldCharType="separate"/>
      </w:r>
      <w:bookmarkStart w:id="21" w:name="__Fieldmark__131_518042817"/>
      <w:r>
        <w:rPr>
          <w:vertAlign w:val="superscript"/>
        </w:rPr>
        <w:t>1</w:t>
      </w:r>
      <w:bookmarkStart w:id="22" w:name="__Fieldmark__173_1176042200"/>
      <w:r>
        <w:rPr>
          <w:vertAlign w:val="superscript"/>
        </w:rPr>
        <w:t>3</w:t>
      </w:r>
      <w:r>
        <w:fldChar w:fldCharType="end"/>
      </w:r>
      <w:bookmarkEnd w:id="21"/>
      <w:bookmarkEnd w:id="22"/>
      <w:r>
        <w:t xml:space="preserve">. </w:t>
      </w:r>
    </w:p>
    <w:p w:rsidR="003E53EF" w:rsidRDefault="003E53EF">
      <w:pPr>
        <w:ind w:firstLine="360"/>
      </w:pPr>
    </w:p>
    <w:p w:rsidR="003E53EF" w:rsidRDefault="00A4470B">
      <w:pPr>
        <w:pStyle w:val="ListParagraph"/>
        <w:numPr>
          <w:ilvl w:val="0"/>
          <w:numId w:val="2"/>
        </w:numPr>
        <w:rPr>
          <w:b/>
          <w:sz w:val="32"/>
          <w:szCs w:val="32"/>
        </w:rPr>
      </w:pPr>
      <w:r>
        <w:rPr>
          <w:b/>
          <w:sz w:val="32"/>
          <w:szCs w:val="32"/>
        </w:rPr>
        <w:lastRenderedPageBreak/>
        <w:t>Procedure</w:t>
      </w:r>
    </w:p>
    <w:p w:rsidR="003E53EF" w:rsidRDefault="00A4470B">
      <w:pPr>
        <w:ind w:firstLine="360"/>
      </w:pPr>
      <w:r>
        <w:t xml:space="preserve">Describe your general solution method. If your work is experimental, </w:t>
      </w:r>
      <w:proofErr w:type="spellStart"/>
      <w:r>
        <w:t>give</w:t>
      </w:r>
      <w:proofErr w:type="spellEnd"/>
      <w:r>
        <w:t xml:space="preserve"> the nature of the data you will collect and how you will analyze it. If your work is computational, include a description of how you will verify your methodology (test cases, simulat</w:t>
      </w:r>
      <w:r>
        <w:t xml:space="preserve">ions, sensitivity analysis, etc.). </w:t>
      </w:r>
    </w:p>
    <w:p w:rsidR="003E53EF" w:rsidRDefault="00A4470B">
      <w:pPr>
        <w:pStyle w:val="ListParagraph"/>
        <w:numPr>
          <w:ilvl w:val="0"/>
          <w:numId w:val="2"/>
        </w:numPr>
        <w:rPr>
          <w:b/>
          <w:sz w:val="32"/>
          <w:szCs w:val="32"/>
        </w:rPr>
      </w:pPr>
      <w:r>
        <w:rPr>
          <w:b/>
          <w:sz w:val="32"/>
          <w:szCs w:val="32"/>
        </w:rPr>
        <w:t>Expected Results</w:t>
      </w:r>
    </w:p>
    <w:p w:rsidR="003E53EF" w:rsidRDefault="00A4470B">
      <w:pPr>
        <w:ind w:firstLine="360"/>
      </w:pPr>
      <w:r>
        <w:t xml:space="preserve">Include work already done and what you expect to see in the remaining work. Also talk about risk management – if something doesn’t work as expected, are there alternative </w:t>
      </w:r>
      <w:proofErr w:type="spellStart"/>
      <w:r>
        <w:t>soluitons</w:t>
      </w:r>
      <w:proofErr w:type="spellEnd"/>
      <w:r>
        <w:t>?</w:t>
      </w:r>
    </w:p>
    <w:p w:rsidR="003E53EF" w:rsidRDefault="003E53EF">
      <w:pPr>
        <w:ind w:firstLine="360"/>
      </w:pPr>
    </w:p>
    <w:p w:rsidR="003E53EF" w:rsidRDefault="00A4470B">
      <w:pPr>
        <w:pStyle w:val="EndNoteBibliography"/>
        <w:ind w:left="720" w:hanging="720"/>
      </w:pPr>
      <w:r>
        <w:fldChar w:fldCharType="begin"/>
      </w:r>
      <w:r>
        <w:instrText>ADDIN EN.REFLIST</w:instrText>
      </w:r>
      <w:r>
        <w:fldChar w:fldCharType="separate"/>
      </w:r>
      <w:bookmarkStart w:id="23" w:name="__Fieldmark__143_518042817"/>
      <w:r>
        <w:t>1</w:t>
      </w:r>
      <w:bookmarkStart w:id="24" w:name="__Fieldmark__183_1176042200"/>
      <w:r>
        <w:t xml:space="preserve">. </w:t>
      </w:r>
      <w:r>
        <w:t>Fischer D. History of the International Atomic Energy Agency. The First Forty Years. 1997.</w:t>
      </w:r>
      <w:bookmarkEnd w:id="24"/>
      <w:bookmarkEnd w:id="23"/>
      <w:r>
        <w:fldChar w:fldCharType="end"/>
      </w:r>
    </w:p>
    <w:p w:rsidR="003E53EF" w:rsidRDefault="00A4470B">
      <w:pPr>
        <w:pStyle w:val="EndNoteBibliography"/>
        <w:ind w:left="720" w:hanging="720"/>
      </w:pPr>
      <w:r>
        <w:t xml:space="preserve">2. </w:t>
      </w:r>
      <w:proofErr w:type="spellStart"/>
      <w:r>
        <w:t>Mozley</w:t>
      </w:r>
      <w:proofErr w:type="spellEnd"/>
      <w:r>
        <w:t xml:space="preserve"> R. The Politics and Technology of Nuclear Proliferation: University of Washington Press; 1998.187-188</w:t>
      </w:r>
    </w:p>
    <w:p w:rsidR="003E53EF" w:rsidRDefault="00A4470B">
      <w:pPr>
        <w:pStyle w:val="EndNoteBibliography"/>
        <w:ind w:left="720" w:hanging="720"/>
      </w:pPr>
      <w:r>
        <w:t>3. Eisenhower DD. Atoms for Peace speech. Voices o</w:t>
      </w:r>
      <w:r>
        <w:t>f Democracy. 1953.</w:t>
      </w:r>
    </w:p>
    <w:p w:rsidR="003E53EF" w:rsidRDefault="00A4470B">
      <w:pPr>
        <w:pStyle w:val="EndNoteBibliography"/>
        <w:ind w:left="720" w:hanging="720"/>
      </w:pPr>
      <w:r>
        <w:t xml:space="preserve">4. </w:t>
      </w:r>
      <w:proofErr w:type="spellStart"/>
      <w:r>
        <w:t>Chirayath</w:t>
      </w:r>
      <w:proofErr w:type="spellEnd"/>
      <w:r>
        <w:t xml:space="preserve"> SS, Osborn JM, Coles TM. Trace Fission Product Ratios for Nuclear Forensics Attribution of Weapons-Grade Plutonium from Fast and Thermal Reactors. Science &amp; Global Security. 2015</w:t>
      </w:r>
      <w:proofErr w:type="gramStart"/>
      <w:r>
        <w:t>;23</w:t>
      </w:r>
      <w:proofErr w:type="gramEnd"/>
      <w:r>
        <w:t>(1):48-67.</w:t>
      </w:r>
    </w:p>
    <w:p w:rsidR="003E53EF" w:rsidRDefault="00A4470B">
      <w:pPr>
        <w:pStyle w:val="EndNoteBibliography"/>
        <w:ind w:left="720" w:hanging="720"/>
      </w:pPr>
      <w:r>
        <w:t xml:space="preserve">5. Benedict M, Levi H, </w:t>
      </w:r>
      <w:proofErr w:type="spellStart"/>
      <w:r>
        <w:t>Pigford</w:t>
      </w:r>
      <w:proofErr w:type="spellEnd"/>
      <w:r>
        <w:t xml:space="preserve"> T</w:t>
      </w:r>
      <w:r>
        <w:t xml:space="preserve">. Nuclear chemical engineering. 2nd </w:t>
      </w:r>
      <w:proofErr w:type="spellStart"/>
      <w:proofErr w:type="gramStart"/>
      <w:r>
        <w:t>ed</w:t>
      </w:r>
      <w:proofErr w:type="spellEnd"/>
      <w:proofErr w:type="gramEnd"/>
      <w:r>
        <w:t xml:space="preserve">: McGraw-Hill </w:t>
      </w:r>
      <w:proofErr w:type="spellStart"/>
      <w:r>
        <w:t>Pulishing</w:t>
      </w:r>
      <w:proofErr w:type="spellEnd"/>
      <w:r>
        <w:t>; 1982.477</w:t>
      </w:r>
    </w:p>
    <w:p w:rsidR="003E53EF" w:rsidRDefault="00A4470B">
      <w:pPr>
        <w:pStyle w:val="EndNoteBibliography"/>
        <w:ind w:left="720" w:hanging="720"/>
      </w:pPr>
      <w:r>
        <w:t>6. Scott MR. Nuclear forensics: attributing the source of spent fuel used in an RDD event: Texas A&amp;M University; 2005.</w:t>
      </w:r>
    </w:p>
    <w:p w:rsidR="003E53EF" w:rsidRDefault="00A4470B">
      <w:pPr>
        <w:pStyle w:val="EndNoteBibliography"/>
        <w:ind w:left="720" w:hanging="720"/>
      </w:pPr>
      <w:r>
        <w:t>7. Glaser A. Isotopic Signatures of Weapon-Grade Plutonium from D</w:t>
      </w:r>
      <w:r>
        <w:t>edicated Natural Uranium-Fueled Production Reactors and Their Relevance for Nuclear Forensic Analysis. Nuclear Science and Engineering. 2009</w:t>
      </w:r>
      <w:proofErr w:type="gramStart"/>
      <w:r>
        <w:t>;163</w:t>
      </w:r>
      <w:proofErr w:type="gramEnd"/>
      <w:r>
        <w:t>(1):26-33.</w:t>
      </w:r>
    </w:p>
    <w:p w:rsidR="003E53EF" w:rsidRDefault="00A4470B">
      <w:pPr>
        <w:pStyle w:val="EndNoteBibliography"/>
        <w:ind w:left="720" w:hanging="720"/>
      </w:pPr>
      <w:r>
        <w:t xml:space="preserve">8. Colburn AP. Simplified calculation of diffusional processes. </w:t>
      </w:r>
      <w:proofErr w:type="gramStart"/>
      <w:r>
        <w:t>general</w:t>
      </w:r>
      <w:proofErr w:type="gramEnd"/>
      <w:r>
        <w:t xml:space="preserve"> consideration of two-film res</w:t>
      </w:r>
      <w:r>
        <w:t>istances. 1939</w:t>
      </w:r>
      <w:proofErr w:type="gramStart"/>
      <w:r>
        <w:t>;35:211</w:t>
      </w:r>
      <w:proofErr w:type="gramEnd"/>
      <w:r>
        <w:t>-36.</w:t>
      </w:r>
    </w:p>
    <w:p w:rsidR="003E53EF" w:rsidRDefault="00A4470B">
      <w:pPr>
        <w:pStyle w:val="EndNoteBibliography"/>
        <w:ind w:left="720" w:hanging="720"/>
      </w:pPr>
      <w:r>
        <w:t xml:space="preserve">9. Sherwood TK, </w:t>
      </w:r>
      <w:proofErr w:type="spellStart"/>
      <w:r>
        <w:t>Pigford</w:t>
      </w:r>
      <w:proofErr w:type="spellEnd"/>
      <w:r>
        <w:t xml:space="preserve"> RL. Absorption and extraction. 2d </w:t>
      </w:r>
      <w:proofErr w:type="spellStart"/>
      <w:r>
        <w:t>ed</w:t>
      </w:r>
      <w:proofErr w:type="spellEnd"/>
      <w:r>
        <w:t xml:space="preserve">: New </w:t>
      </w:r>
      <w:proofErr w:type="gramStart"/>
      <w:r>
        <w:t>York :</w:t>
      </w:r>
      <w:proofErr w:type="gramEnd"/>
      <w:r>
        <w:t xml:space="preserve"> McGraw-Hill; 1952. </w:t>
      </w:r>
    </w:p>
    <w:p w:rsidR="003E53EF" w:rsidRDefault="00A4470B">
      <w:pPr>
        <w:pStyle w:val="EndNoteBibliography"/>
        <w:ind w:left="720" w:hanging="720"/>
      </w:pPr>
      <w:r>
        <w:t xml:space="preserve">10. Long JT. Engineering for nuclear fuel reprocessing: New </w:t>
      </w:r>
      <w:proofErr w:type="gramStart"/>
      <w:r>
        <w:t>York :</w:t>
      </w:r>
      <w:proofErr w:type="gramEnd"/>
      <w:r>
        <w:t xml:space="preserve"> Gordon and Breach Science Publishers; 1967.162-272</w:t>
      </w:r>
    </w:p>
    <w:p w:rsidR="003E53EF" w:rsidRDefault="00A4470B">
      <w:pPr>
        <w:pStyle w:val="EndNoteBibliography"/>
        <w:ind w:left="720" w:hanging="720"/>
      </w:pPr>
      <w:r>
        <w:t>11. Perry RH, Green</w:t>
      </w:r>
      <w:r>
        <w:t xml:space="preserve"> DW. Perry's chemical engineers' handbook. 8th </w:t>
      </w:r>
      <w:proofErr w:type="gramStart"/>
      <w:r>
        <w:t>ed</w:t>
      </w:r>
      <w:proofErr w:type="gramEnd"/>
      <w:r>
        <w:t xml:space="preserve">. New York: McGraw-Hill; 2008. </w:t>
      </w:r>
    </w:p>
    <w:p w:rsidR="003E53EF" w:rsidRDefault="00A4470B">
      <w:pPr>
        <w:pStyle w:val="EndNoteBibliography"/>
        <w:ind w:left="720" w:hanging="720"/>
      </w:pPr>
      <w:r>
        <w:t xml:space="preserve">12. </w:t>
      </w:r>
      <w:proofErr w:type="spellStart"/>
      <w:r>
        <w:t>Stoller</w:t>
      </w:r>
      <w:proofErr w:type="spellEnd"/>
      <w:r>
        <w:t xml:space="preserve"> S, Richards R. Reactor handbook, volume II, fuel reprocessing. Inter science Publishers, </w:t>
      </w:r>
      <w:proofErr w:type="spellStart"/>
      <w:r>
        <w:t>Inc</w:t>
      </w:r>
      <w:proofErr w:type="spellEnd"/>
      <w:r>
        <w:t>, New York. 1961:107-234.</w:t>
      </w:r>
    </w:p>
    <w:p w:rsidR="003E53EF" w:rsidRDefault="00A4470B">
      <w:pPr>
        <w:pStyle w:val="EndNoteBibliography"/>
        <w:ind w:left="720" w:hanging="720"/>
      </w:pPr>
      <w:r>
        <w:t xml:space="preserve">13. </w:t>
      </w:r>
      <w:proofErr w:type="spellStart"/>
      <w:r>
        <w:t>Siddall</w:t>
      </w:r>
      <w:proofErr w:type="spellEnd"/>
      <w:r>
        <w:t xml:space="preserve"> TH, </w:t>
      </w:r>
      <w:proofErr w:type="spellStart"/>
      <w:r>
        <w:t>Prout</w:t>
      </w:r>
      <w:proofErr w:type="spellEnd"/>
      <w:r>
        <w:t xml:space="preserve"> WE, Parker SG, Commissi</w:t>
      </w:r>
      <w:r>
        <w:t xml:space="preserve">on USAE, Savannah River L, Nemours </w:t>
      </w:r>
      <w:proofErr w:type="spellStart"/>
      <w:r>
        <w:t>EIdPd</w:t>
      </w:r>
      <w:proofErr w:type="spellEnd"/>
      <w:r>
        <w:t xml:space="preserve">, et al. Equilibrium distribution data for </w:t>
      </w:r>
      <w:proofErr w:type="spellStart"/>
      <w:r>
        <w:t>purex</w:t>
      </w:r>
      <w:proofErr w:type="spellEnd"/>
      <w:r>
        <w:t xml:space="preserve"> and similar extraction processes: E.I. du Pont de Nemours &amp; Co., Explosives Dept., Atomic Energy Division, Technical Division, Savannah River Laboratory; 1957. 27 p. p</w:t>
      </w:r>
    </w:p>
    <w:p w:rsidR="003E53EF" w:rsidRDefault="003E53EF"/>
    <w:sectPr w:rsidR="003E53EF">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E5CFA"/>
    <w:multiLevelType w:val="multilevel"/>
    <w:tmpl w:val="5AEA52B6"/>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5A4D740E"/>
    <w:multiLevelType w:val="multilevel"/>
    <w:tmpl w:val="36221326"/>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53EF"/>
    <w:rsid w:val="002A4561"/>
    <w:rsid w:val="003E53EF"/>
    <w:rsid w:val="005535C6"/>
    <w:rsid w:val="006C3FF0"/>
    <w:rsid w:val="00A4470B"/>
    <w:rsid w:val="00A73961"/>
    <w:rsid w:val="00AA7589"/>
    <w:rsid w:val="00BC63FD"/>
    <w:rsid w:val="00E40B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0DDF20C-ADD5-4D21-AE20-9079DF7A60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line="480" w:lineRule="auto"/>
    </w:pPr>
    <w:rPr>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rPr>
  </w:style>
  <w:style w:type="character" w:customStyle="1" w:styleId="EndNoteBibliographyChar">
    <w:name w:val="EndNote Bibliography Char"/>
    <w:basedOn w:val="DefaultParagraphFont"/>
    <w:link w:val="EndNoteBibliography"/>
    <w:qFormat/>
    <w:rsid w:val="00496F8C"/>
    <w:rPr>
      <w:rFonts w:eastAsia="Times New Roman" w:cs="Times New Roman"/>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65</TotalTime>
  <Pages>4</Pages>
  <Words>2518</Words>
  <Characters>14357</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33</cp:revision>
  <dcterms:created xsi:type="dcterms:W3CDTF">2016-09-12T20:08:00Z</dcterms:created>
  <dcterms:modified xsi:type="dcterms:W3CDTF">2017-01-17T23:0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